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6083D0DB"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likelihood of achieving an array of management objectives. We first present evidence that component variability and synchrony have </w:t>
      </w:r>
      <w:r w:rsidR="00403564">
        <w:t>recently increased</w:t>
      </w:r>
      <w:r w:rsidR="004478E4">
        <w:t xml:space="preserve"> in a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aggregate, and the management framework used to establish ex</w:t>
      </w:r>
      <w:r w:rsidR="00403564">
        <w:t>ploitation rates, across a range of aggregate variability and productivity scenarios. We show that</w:t>
      </w:r>
      <w:r w:rsidR="00564EA6">
        <w:t xml:space="preserve"> </w:t>
      </w:r>
      <w:r w:rsidR="00CD7398">
        <w:t>if population productivity remains relatively stable, the negative effects of aggregate variability on conservation- and catch-based objectives are generally minor. Conversely,</w:t>
      </w:r>
      <w:r w:rsidR="00CD7398" w:rsidRPr="00CD7398">
        <w:t xml:space="preserve"> </w:t>
      </w:r>
      <w:r w:rsidR="00CD7398">
        <w:t>greater aggregate variability in general, and synchrony in particular, will magnify the effects of declining productivity and triggering further reductions in abundance, catch, and the likelihood of meeting biological benchmarks</w:t>
      </w:r>
      <w:r w:rsidR="00564EA6">
        <w:t>.</w:t>
      </w:r>
      <w:r w:rsidR="00CD7398">
        <w:t xml:space="preserve"> Furthermore, strong negative impacts occurred even though the aggregate retained 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 </w:t>
      </w:r>
      <w:r w:rsidR="00CD7398">
        <w:t>and the proliferation of systems-based approaches</w:t>
      </w:r>
      <w:r w:rsidR="00D36D4D">
        <w:t xml:space="preserve">, particularly within </w:t>
      </w:r>
      <w:r w:rsidR="00CD7398">
        <w:t>fisheries</w:t>
      </w:r>
      <w:r w:rsidR="00D36D4D">
        <w:t xml:space="preserve">, </w:t>
      </w:r>
      <w:r w:rsidR="00CD7398">
        <w:t>quantifying</w:t>
      </w:r>
      <w:r w:rsidR="00D36D4D">
        <w:t xml:space="preserve"> aggregate variab</w:t>
      </w:r>
      <w:r w:rsidR="00CD7398">
        <w:t>ility in regular assessments may improve estimates of future risk</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5B751B21" w:rsidR="000D6A57" w:rsidRPr="00004A7E" w:rsidRDefault="00A17FB7" w:rsidP="00AE7C0A">
      <w:pPr>
        <w:spacing w:line="480" w:lineRule="auto"/>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proofErr w:type="spellStart"/>
      <w:r w:rsidR="00C430AE" w:rsidRPr="00004A7E">
        <w:t>spawner</w:t>
      </w:r>
      <w:proofErr w:type="spellEnd"/>
      <w:r w:rsidR="00C430AE" w:rsidRPr="00004A7E">
        <w:t xml:space="preserve">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and reduced productivity (</w:t>
      </w:r>
      <w:proofErr w:type="spellStart"/>
      <w:r w:rsidR="0074218F" w:rsidRPr="00004A7E">
        <w:t>Satterthwaite</w:t>
      </w:r>
      <w:proofErr w:type="spellEnd"/>
      <w:r w:rsidR="0074218F" w:rsidRPr="00004A7E">
        <w:t xml:space="preserv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w:t>
      </w:r>
      <w:proofErr w:type="spellStart"/>
      <w:r w:rsidRPr="00004A7E">
        <w:t>Thibaut</w:t>
      </w:r>
      <w:proofErr w:type="spellEnd"/>
      <w:r w:rsidRPr="00004A7E">
        <w:t xml:space="preserve">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proofErr w:type="spellStart"/>
      <w:r w:rsidR="00A17FB7" w:rsidRPr="00004A7E">
        <w:t>Satterthwaite</w:t>
      </w:r>
      <w:proofErr w:type="spellEnd"/>
      <w:r w:rsidR="00A17FB7" w:rsidRPr="00004A7E">
        <w:t xml:space="preserv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 xml:space="preserve">eclines in abundance and productivity appear to be particularly widespread among exploited fishes (Peterman and </w:t>
      </w:r>
      <w:proofErr w:type="spellStart"/>
      <w:r w:rsidRPr="00004A7E">
        <w:t>Do</w:t>
      </w:r>
      <w:r w:rsidR="00896D2F">
        <w:t>rner</w:t>
      </w:r>
      <w:proofErr w:type="spellEnd"/>
      <w:r w:rsidR="00896D2F">
        <w:t xml:space="preserve">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w:t>
      </w:r>
      <w:proofErr w:type="spellStart"/>
      <w:r w:rsidRPr="00004A7E">
        <w:t>anadromous</w:t>
      </w:r>
      <w:proofErr w:type="spellEnd"/>
      <w:r w:rsidRPr="00004A7E">
        <w:t xml:space="preserve">,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proofErr w:type="gramStart"/>
      <w:r w:rsidR="00DB21CE" w:rsidRPr="00004A7E">
        <w:t>Fraser River sockeye salmon are targeted by commercial fisheries</w:t>
      </w:r>
      <w:proofErr w:type="gramEnd"/>
      <w:r w:rsidR="00DB21CE" w:rsidRPr="00004A7E">
        <w:t xml:space="preserve"> as they move through </w:t>
      </w:r>
      <w:proofErr w:type="spellStart"/>
      <w:r w:rsidR="00DB21CE" w:rsidRPr="00004A7E">
        <w:t>nearshore</w:t>
      </w:r>
      <w:proofErr w:type="spellEnd"/>
      <w:r w:rsidR="00DB21CE" w:rsidRPr="00004A7E">
        <w:t xml:space="preserv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w:t>
      </w:r>
      <w:proofErr w:type="spellStart"/>
      <w:r w:rsidRPr="00004A7E">
        <w:t>spawner</w:t>
      </w:r>
      <w:proofErr w:type="spellEnd"/>
      <w:r w:rsidRPr="00004A7E">
        <w:t xml:space="preserve">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w:t>
      </w:r>
      <w:proofErr w:type="spellStart"/>
      <w:r w:rsidRPr="00004A7E">
        <w:t>Spawner</w:t>
      </w:r>
      <w:proofErr w:type="spellEnd"/>
      <w:r w:rsidRPr="00004A7E">
        <w:t xml:space="preserve">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 xml:space="preserve">Table 1. </w:t>
      </w:r>
      <w:proofErr w:type="gramStart"/>
      <w:r w:rsidRPr="00004A7E">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proofErr w:type="spellStart"/>
            <w:r w:rsidRPr="00004A7E">
              <w:t>Shuswap</w:t>
            </w:r>
            <w:proofErr w:type="spellEnd"/>
            <w:r w:rsidRPr="00004A7E">
              <w:t>-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proofErr w:type="spellStart"/>
            <w:r w:rsidRPr="00004A7E">
              <w:t>Takla-Trembleur</w:t>
            </w:r>
            <w:proofErr w:type="spellEnd"/>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proofErr w:type="spellStart"/>
            <w:r w:rsidRPr="00004A7E">
              <w:t>Quesnel</w:t>
            </w:r>
            <w:proofErr w:type="spellEnd"/>
          </w:p>
        </w:tc>
        <w:tc>
          <w:tcPr>
            <w:tcW w:w="1327" w:type="dxa"/>
          </w:tcPr>
          <w:p w14:paraId="2E04B5EB" w14:textId="77777777" w:rsidR="00DB21CE" w:rsidRPr="00004A7E" w:rsidRDefault="00DB21CE" w:rsidP="00AE7C0A">
            <w:pPr>
              <w:spacing w:line="480" w:lineRule="auto"/>
            </w:pPr>
            <w:proofErr w:type="spellStart"/>
            <w:r w:rsidRPr="00004A7E">
              <w:t>Quesnel</w:t>
            </w:r>
            <w:proofErr w:type="spellEnd"/>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proofErr w:type="spellStart"/>
            <w:r w:rsidRPr="00004A7E">
              <w:t>Shuswap</w:t>
            </w:r>
            <w:proofErr w:type="spellEnd"/>
            <w:r w:rsidRPr="00004A7E">
              <w:t>-L</w:t>
            </w:r>
          </w:p>
        </w:tc>
        <w:tc>
          <w:tcPr>
            <w:tcW w:w="1327" w:type="dxa"/>
          </w:tcPr>
          <w:p w14:paraId="21F7CC1E" w14:textId="77777777" w:rsidR="00DB21CE" w:rsidRPr="00004A7E" w:rsidRDefault="00DB21CE" w:rsidP="00AE7C0A">
            <w:pPr>
              <w:spacing w:line="480" w:lineRule="auto"/>
            </w:pPr>
            <w:r w:rsidRPr="00004A7E">
              <w:t xml:space="preserve">Late </w:t>
            </w:r>
            <w:proofErr w:type="spellStart"/>
            <w:r w:rsidRPr="00004A7E">
              <w:t>Shuswap</w:t>
            </w:r>
            <w:proofErr w:type="spellEnd"/>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w:t>
      </w:r>
      <w:proofErr w:type="spellStart"/>
      <w:r w:rsidRPr="00004A7E">
        <w:t>spawner</w:t>
      </w:r>
      <w:proofErr w:type="spellEnd"/>
      <w:r w:rsidRPr="00004A7E">
        <w:t xml:space="preserve">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FC010F"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m:t>
        </m:r>
        <w:proofErr w:type="gramStart"/>
        <m:r>
          <w:rPr>
            <w:rFonts w:ascii="Cambria Math" w:hAnsi="Cambria Math"/>
          </w:rPr>
          <m:t>,j</m:t>
        </m:r>
        <w:proofErr w:type="gramEnd"/>
        <m:r>
          <w:rPr>
            <w:rFonts w:ascii="Cambria Math" w:hAnsi="Cambria Math"/>
          </w:rPr>
          <m:t>)</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xml:space="preserve">, rather than </w:t>
      </w:r>
      <w:proofErr w:type="spellStart"/>
      <w:r w:rsidR="00FE7607" w:rsidRPr="00004A7E">
        <w:t>spawner</w:t>
      </w:r>
      <w:proofErr w:type="spellEnd"/>
      <w:r w:rsidR="00FE7607" w:rsidRPr="00004A7E">
        <w:t>, abundance</w:t>
      </w:r>
      <w:r w:rsidR="00C80830" w:rsidRPr="00004A7E">
        <w:t xml:space="preserve"> to account for large changes in exploitation rate over the past 70 years. </w:t>
      </w:r>
      <w:r w:rsidRPr="00004A7E">
        <w:t xml:space="preserve">Since Fraser River CUs vary in the length of their </w:t>
      </w:r>
      <w:proofErr w:type="spellStart"/>
      <w:r w:rsidRPr="00004A7E">
        <w:t>spawner</w:t>
      </w:r>
      <w:proofErr w:type="spellEnd"/>
      <w:r w:rsidRPr="00004A7E">
        <w:t xml:space="preserve">-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w:t>
      </w:r>
      <w:proofErr w:type="spellStart"/>
      <w:r w:rsidRPr="00004A7E">
        <w:t>spawner</w:t>
      </w:r>
      <w:proofErr w:type="spellEnd"/>
      <w:r w:rsidRPr="00004A7E">
        <w:t xml:space="preserve">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w:t>
      </w:r>
      <w:proofErr w:type="spellStart"/>
      <w:r w:rsidRPr="00004A7E">
        <w:t>spawner</w:t>
      </w:r>
      <w:proofErr w:type="spellEnd"/>
      <w:r w:rsidRPr="00004A7E">
        <w:t xml:space="preserve">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 xml:space="preserve">CUs exhibit persistent cycles in </w:t>
      </w:r>
      <w:proofErr w:type="spellStart"/>
      <w:r w:rsidRPr="00004A7E">
        <w:t>spawner</w:t>
      </w:r>
      <w:proofErr w:type="spellEnd"/>
      <w:r w:rsidRPr="00004A7E">
        <w:t xml:space="preserve">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w:t>
      </w:r>
      <w:proofErr w:type="spellStart"/>
      <w:r w:rsidRPr="00004A7E">
        <w:t>covariation</w:t>
      </w:r>
      <w:proofErr w:type="spellEnd"/>
      <w:r w:rsidRPr="00004A7E">
        <w:t xml:space="preserve">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FC010F"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FC010F"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proofErr w:type="gramStart"/>
      <w:r w:rsidRPr="00004A7E">
        <w:rPr>
          <w:rFonts w:eastAsiaTheme="minorEastAsia"/>
        </w:rPr>
        <w:t>where</w:t>
      </w:r>
      <w:proofErr w:type="gramEnd"/>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612457E9"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w:t>
      </w:r>
      <w:proofErr w:type="spellStart"/>
      <w:r w:rsidR="00DB21CE" w:rsidRPr="00004A7E">
        <w:rPr>
          <w:rFonts w:eastAsiaTheme="minorEastAsia"/>
        </w:rPr>
        <w:t>Dorner</w:t>
      </w:r>
      <w:proofErr w:type="spellEnd"/>
      <w:r w:rsidR="00DB21CE" w:rsidRPr="00004A7E">
        <w:rPr>
          <w:rFonts w:eastAsiaTheme="minorEastAsia"/>
        </w:rPr>
        <w:t xml:space="preserve"> et al. 2009, Holt &amp; </w:t>
      </w:r>
      <w:proofErr w:type="spellStart"/>
      <w:r w:rsidR="00DB21CE" w:rsidRPr="00004A7E">
        <w:rPr>
          <w:rFonts w:eastAsiaTheme="minorEastAsia"/>
        </w:rPr>
        <w:t>Folkes</w:t>
      </w:r>
      <w:proofErr w:type="spellEnd"/>
      <w:r w:rsidR="00DB21CE" w:rsidRPr="00004A7E">
        <w:rPr>
          <w:rFonts w:eastAsiaTheme="minorEastAsia"/>
        </w:rPr>
        <w:t xml:space="preserve">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187D21D9"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proofErr w:type="spellStart"/>
      <w:r w:rsidR="00246EBA">
        <w:t>skewness</w:t>
      </w:r>
      <w:proofErr w:type="spellEnd"/>
      <w:r w:rsidR="00246EBA">
        <w:t xml:space="preserve">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w:t>
      </w:r>
      <w:proofErr w:type="spellStart"/>
      <w:r w:rsidR="00320E2C">
        <w:rPr>
          <w:rFonts w:eastAsiaTheme="minorEastAsia"/>
        </w:rPr>
        <w:t>skewness</w:t>
      </w:r>
      <w:proofErr w:type="spellEnd"/>
      <w:r w:rsidR="00320E2C">
        <w:rPr>
          <w:rFonts w:eastAsiaTheme="minorEastAsia"/>
        </w:rPr>
        <w:t xml:space="preserve">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likelihood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624EF543"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FC010F">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FC010F">
        <w:rPr>
          <w:noProof/>
        </w:rPr>
        <w:t>(Anderson</w:t>
      </w:r>
      <w:r w:rsidR="00FC010F" w:rsidRPr="00FC010F">
        <w:rPr>
          <w:i/>
          <w:noProof/>
        </w:rPr>
        <w:t xml:space="preserve"> et al.</w:t>
      </w:r>
      <w:r w:rsidR="00FC010F">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w:t>
      </w:r>
      <w:proofErr w:type="spellStart"/>
      <w:r w:rsidR="00517572" w:rsidRPr="00004A7E">
        <w:t>skewness</w:t>
      </w:r>
      <w:proofErr w:type="spellEnd"/>
      <w:r w:rsidR="00517572" w:rsidRPr="00004A7E">
        <w:t xml:space="preserve">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w:t>
      </w:r>
      <w:proofErr w:type="spellStart"/>
      <w:r w:rsidRPr="00004A7E">
        <w:t>stochasticity</w:t>
      </w:r>
      <w:proofErr w:type="spellEnd"/>
      <w:r w:rsidRPr="00004A7E">
        <w:t xml:space="preserve">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 xml:space="preserve">We used CU-specific time series of recruit and </w:t>
      </w:r>
      <w:proofErr w:type="spellStart"/>
      <w:r w:rsidRPr="00004A7E">
        <w:rPr>
          <w:rFonts w:ascii="Calibri" w:hAnsi="Calibri"/>
        </w:rPr>
        <w:t>spawner</w:t>
      </w:r>
      <w:proofErr w:type="spellEnd"/>
      <w:r w:rsidRPr="00004A7E">
        <w:rPr>
          <w:rFonts w:ascii="Calibri" w:hAnsi="Calibri"/>
        </w:rPr>
        <w:t xml:space="preserve">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5BD6F22F"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AE7C0A">
      <w:pPr>
        <w:spacing w:line="480" w:lineRule="auto"/>
      </w:pPr>
      <w:r w:rsidRPr="00004A7E">
        <w:t xml:space="preserve">Table 2. </w:t>
      </w:r>
      <w:proofErr w:type="gramStart"/>
      <w:r w:rsidRPr="00004A7E">
        <w:t>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417192B1"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 xml:space="preserve">the estimated </w:t>
      </w:r>
      <w:proofErr w:type="spellStart"/>
      <w:r w:rsidRPr="00004A7E">
        <w:rPr>
          <w:rFonts w:ascii="Calibri" w:hAnsi="Calibri"/>
        </w:rPr>
        <w:t>spawner</w:t>
      </w:r>
      <w:proofErr w:type="spellEnd"/>
      <w:r w:rsidRPr="00004A7E">
        <w:rPr>
          <w:rFonts w:ascii="Calibri" w:hAnsi="Calibri"/>
        </w:rPr>
        <w:t xml:space="preserve">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 xml:space="preserve">The temporal mean proportion of CUs within a return year with </w:t>
            </w:r>
            <w:proofErr w:type="spellStart"/>
            <w:r w:rsidRPr="00004A7E">
              <w:t>spawner</w:t>
            </w:r>
            <w:proofErr w:type="spellEnd"/>
            <w:r w:rsidRPr="00004A7E">
              <w:t xml:space="preserve">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 xml:space="preserve">The proportion of CUs with </w:t>
            </w:r>
            <w:proofErr w:type="spellStart"/>
            <w:r w:rsidRPr="00004A7E">
              <w:t>spawner</w:t>
            </w:r>
            <w:proofErr w:type="spellEnd"/>
            <w:r w:rsidRPr="00004A7E">
              <w:t xml:space="preserve">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xml:space="preserve">. An exhaustive analysis of CU-specific differences was beyond the scope of this paper, however to illustrate potential differences we present simulated changes in median </w:t>
      </w:r>
      <w:proofErr w:type="spellStart"/>
      <w:r w:rsidRPr="00004A7E">
        <w:rPr>
          <w:rFonts w:eastAsiaTheme="minorEastAsia"/>
        </w:rPr>
        <w:t>spawner</w:t>
      </w:r>
      <w:proofErr w:type="spellEnd"/>
      <w:r w:rsidRPr="00004A7E">
        <w:rPr>
          <w:rFonts w:eastAsiaTheme="minorEastAsia"/>
        </w:rPr>
        <w:t xml:space="preserve">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w:t>
      </w:r>
      <w:proofErr w:type="spellStart"/>
      <w:r w:rsidR="00D31645" w:rsidRPr="00004A7E">
        <w:t>spawner</w:t>
      </w:r>
      <w:proofErr w:type="spellEnd"/>
      <w:r w:rsidR="00D31645" w:rsidRPr="00004A7E">
        <w:t>))</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 xml:space="preserve">ggregate </w:t>
      </w:r>
      <w:proofErr w:type="spellStart"/>
      <w:r w:rsidR="005C2371" w:rsidRPr="00004A7E">
        <w:t>spawner</w:t>
      </w:r>
      <w:proofErr w:type="spellEnd"/>
      <w:r w:rsidR="005C2371" w:rsidRPr="00004A7E">
        <w:t xml:space="preserve">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5"/>
      <w:r>
        <w:rPr>
          <w:noProof/>
          <w:lang w:val="en-US"/>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5"/>
      <w:r w:rsidR="00246EBA">
        <w:rPr>
          <w:rStyle w:val="CommentReference"/>
        </w:rPr>
        <w:commentReference w:id="5"/>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w:t>
      </w:r>
      <w:proofErr w:type="spellStart"/>
      <w:r w:rsidRPr="00004A7E">
        <w:t>spawner</w:t>
      </w:r>
      <w:proofErr w:type="spellEnd"/>
      <w:r w:rsidRPr="00004A7E">
        <w:t xml:space="preserve">)), aggregate </w:t>
      </w:r>
      <w:proofErr w:type="spellStart"/>
      <w:r w:rsidRPr="00004A7E">
        <w:t>spawner</w:t>
      </w:r>
      <w:proofErr w:type="spellEnd"/>
      <w:r w:rsidRPr="00004A7E">
        <w:t xml:space="preserve">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w:t>
      </w:r>
      <w:proofErr w:type="spellStart"/>
      <w:r w:rsidR="00F73E55">
        <w:rPr>
          <w:rFonts w:eastAsiaTheme="minorEastAsia"/>
        </w:rPr>
        <w:t>stochasticity</w:t>
      </w:r>
      <w:proofErr w:type="spellEnd"/>
      <w:r w:rsidR="00F73E55">
        <w:rPr>
          <w:rFonts w:eastAsiaTheme="minorEastAsia"/>
        </w:rPr>
        <w:t xml:space="preserve">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 xml:space="preserve">Trends in the observed stock-recruitment dataset are shown in black, the dashed line represents the beginning of the simulation period, and </w:t>
      </w:r>
      <w:proofErr w:type="spellStart"/>
      <w:r w:rsidR="00511A34" w:rsidRPr="00004A7E">
        <w:rPr>
          <w:rFonts w:eastAsiaTheme="minorEastAsia"/>
        </w:rPr>
        <w:t>colored</w:t>
      </w:r>
      <w:proofErr w:type="spellEnd"/>
      <w:r w:rsidR="00511A34" w:rsidRPr="00004A7E">
        <w:rPr>
          <w:rFonts w:eastAsiaTheme="minorEastAsia"/>
        </w:rPr>
        <w:t xml:space="preserve">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
      <w:r>
        <w:rPr>
          <w:rFonts w:eastAsiaTheme="minorEastAsia"/>
        </w:rPr>
        <w:lastRenderedPageBreak/>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65D8EA86" w:rsidR="00B56327" w:rsidRPr="00004A7E" w:rsidRDefault="00B56327" w:rsidP="00AE7C0A">
      <w:pPr>
        <w:spacing w:line="480" w:lineRule="auto"/>
        <w:rPr>
          <w:rFonts w:eastAsiaTheme="minorEastAsia"/>
        </w:rPr>
      </w:pPr>
      <w:r w:rsidRPr="00004A7E">
        <w:rPr>
          <w:rFonts w:eastAsiaTheme="minorEastAsia"/>
        </w:rPr>
        <w:tab/>
        <w:t xml:space="preserve">CU-specific median </w:t>
      </w:r>
      <w:proofErr w:type="spellStart"/>
      <w:r w:rsidRPr="00004A7E">
        <w:rPr>
          <w:rFonts w:eastAsiaTheme="minorEastAsia"/>
        </w:rPr>
        <w:t>spawner</w:t>
      </w:r>
      <w:proofErr w:type="spellEnd"/>
      <w:r w:rsidRPr="00004A7E">
        <w:rPr>
          <w:rFonts w:eastAsiaTheme="minorEastAsia"/>
        </w:rPr>
        <w:t xml:space="preserve">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w:t>
      </w:r>
      <w:proofErr w:type="spellStart"/>
      <w:r w:rsidR="00F8390D" w:rsidRPr="00004A7E">
        <w:rPr>
          <w:rFonts w:eastAsiaTheme="minorEastAsia"/>
        </w:rPr>
        <w:t>spawner</w:t>
      </w:r>
      <w:proofErr w:type="spellEnd"/>
      <w:r w:rsidR="00F8390D" w:rsidRPr="00004A7E">
        <w:rPr>
          <w:rFonts w:eastAsiaTheme="minorEastAsia"/>
        </w:rPr>
        <w:t xml:space="preserve">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1"/>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w:t>
      </w:r>
      <w:proofErr w:type="spellStart"/>
      <w:r w:rsidR="008E6657" w:rsidRPr="00004A7E">
        <w:t>spawner</w:t>
      </w:r>
      <w:proofErr w:type="spellEnd"/>
      <w:r w:rsidR="008E6657" w:rsidRPr="00004A7E">
        <w:t xml:space="preserve">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w:t>
      </w:r>
      <w:proofErr w:type="gramStart"/>
      <w:r w:rsidR="00F8390D" w:rsidRPr="00004A7E">
        <w:t xml:space="preserve">Distributions of CU-specific median </w:t>
      </w:r>
      <w:proofErr w:type="spellStart"/>
      <w:r w:rsidR="00F8390D" w:rsidRPr="00004A7E">
        <w:t>spawner</w:t>
      </w:r>
      <w:proofErr w:type="spellEnd"/>
      <w:r w:rsidR="00F8390D" w:rsidRPr="00004A7E">
        <w:t xml:space="preserve">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w:t>
      </w:r>
      <w:proofErr w:type="gramEnd"/>
      <w:r w:rsidR="00F8390D" w:rsidRPr="00004A7E">
        <w:t xml:space="preserve">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73204B43"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D84739">
        <w:t>For example, c</w:t>
      </w:r>
      <w:r w:rsidR="0073106E" w:rsidRPr="00004A7E">
        <w:t xml:space="preserve">omponent variability (i.e. within CU temporal variation) may increase due to </w:t>
      </w:r>
      <w:r w:rsidR="0073106E">
        <w:t xml:space="preserve">intermittent </w:t>
      </w:r>
      <w:r w:rsidR="0073106E" w:rsidRPr="00004A7E">
        <w:t>changes in local conditions, such as</w:t>
      </w:r>
      <w:r w:rsidR="0073106E">
        <w:t xml:space="preserve"> </w:t>
      </w:r>
      <w:r>
        <w:t>the amount</w:t>
      </w:r>
      <w:r w:rsidR="0073106E" w:rsidRPr="00004A7E">
        <w:t xml:space="preserve"> of</w:t>
      </w:r>
      <w:r>
        <w:t xml:space="preserve"> available</w:t>
      </w:r>
      <w:r w:rsidR="0073106E" w:rsidRPr="00004A7E">
        <w:t xml:space="preserve"> spawning habitat (REF), </w:t>
      </w:r>
      <w:r>
        <w:t>mortality during incubation</w:t>
      </w:r>
      <w:r w:rsidR="0073106E">
        <w:t xml:space="preserve"> (REF),</w:t>
      </w:r>
      <w:r w:rsidR="0073106E" w:rsidRPr="00004A7E">
        <w:t xml:space="preserve"> or changes in competition and predation during juvenile freshwater stages (REF). </w:t>
      </w:r>
      <w:r w:rsidR="00DF54C6">
        <w:t xml:space="preserve">Conversely, greater synchrony suggests </w:t>
      </w:r>
      <w:r w:rsidR="00D84739">
        <w:t>shared drivers or dispersal increasingly link the dynamics of component populations (REF).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w:t>
      </w:r>
      <w:proofErr w:type="spellStart"/>
      <w:r w:rsidR="0073106E">
        <w:t>Satterthwaite</w:t>
      </w:r>
      <w:proofErr w:type="spellEnd"/>
      <w:r w:rsidR="0073106E">
        <w:t xml:space="preserve"> 2015, Yamane et al. 2018).</w:t>
      </w:r>
      <w:r w:rsidR="0073106E" w:rsidRPr="00004A7E">
        <w:t xml:space="preserve"> </w:t>
      </w:r>
    </w:p>
    <w:p w14:paraId="6207159B" w14:textId="4A060F03" w:rsidR="00DE0F7B" w:rsidRDefault="0073106E" w:rsidP="001D1C1A">
      <w:pPr>
        <w:spacing w:line="480" w:lineRule="auto"/>
        <w:ind w:firstLine="720"/>
      </w:pPr>
      <w:r>
        <w:t>While Fraser River sockeye salmon inhabit a heavily impacted watershed, the specific mechanisms that</w:t>
      </w:r>
      <w:r w:rsidR="00FC010F">
        <w:t xml:space="preserve"> 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t xml:space="preserve"> on the Fraser River </w:t>
      </w:r>
      <w:proofErr w:type="spellStart"/>
      <w:r>
        <w:t>mainstem</w:t>
      </w:r>
      <w:proofErr w:type="spellEnd"/>
      <w:r>
        <w:t xml:space="preserve"> (REFs).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 (REF). </w:t>
      </w:r>
      <w:r w:rsidR="001D1C1A">
        <w:t xml:space="preserve">Conversely, survival during marine residence, when sockeye salmon populations from </w:t>
      </w:r>
      <w:r w:rsidR="00FC010F">
        <w:t xml:space="preserve">throughout BC rear in the Gulf of Alaska </w:t>
      </w:r>
      <w:r w:rsidR="00FC010F">
        <w:fldChar w:fldCharType="begin"/>
      </w:r>
      <w:r w:rsidR="00FC010F">
        <w:instrText xml:space="preserve"> ADDIN EN.CITE &lt;EndNote&gt;&lt;Cite&gt;&lt;Author&gt;Tucker&lt;/Author&gt;&lt;Year&gt;2009&lt;/Year&gt;&lt;RecNum&gt;489&lt;/RecNum&gt;&lt;DisplayText&gt;(Tucker&lt;style face="italic"&gt; et al.&lt;/style&gt; 2009)&lt;/DisplayText&gt;&lt;record&gt;&lt;rec-number&gt;489&lt;/rec-number&gt;&lt;foreign-keys&gt;&lt;key app="EN" db-id="eez0aevwa0afpdexr0lvefp6z0xpepv5rfx5" timestamp="1381607118"&gt;489&lt;/key&gt;&lt;key app="ENWeb" db-id=""&gt;0&lt;/key&gt;&lt;/foreign-keys&gt;&lt;ref-type name="Journal Article"&gt;17&lt;/ref-type&gt;&lt;contributors&gt;&lt;authors&gt;&lt;author&gt;Tucker, S.&lt;/author&gt;&lt;author&gt;Trudel, M.&lt;/author&gt;&lt;author&gt;Welch, D. W.&lt;/author&gt;&lt;author&gt;Candy, J. R.&lt;/author&gt;&lt;author&gt;Morris, J. F. T.&lt;/author&gt;&lt;author&gt;Thiess, M. E.&lt;/author&gt;&lt;author&gt;Wallace, C.&lt;/author&gt;&lt;author&gt;Teel, D. J.&lt;/author&gt;&lt;author&gt;Crawford, W.&lt;/author&gt;&lt;author&gt;Farley, E. V.&lt;/author&gt;&lt;author&gt;Beacham, T. D.&lt;/author&gt;&lt;/authors&gt;&lt;/contributors&gt;&lt;titles&gt;&lt;title&gt;Seasonal stock-specific migrations of juvenile Sockeye Salmon along the west coast of North America: implications for growth&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1458-1480&lt;/pages&gt;&lt;volume&gt;138&lt;/volume&gt;&lt;number&gt;6&lt;/number&gt;&lt;dates&gt;&lt;year&gt;2009&lt;/year&gt;&lt;/dates&gt;&lt;isbn&gt;0002-8487&amp;#xD;1548-8659&lt;/isbn&gt;&lt;urls&gt;&lt;/urls&gt;&lt;electronic-resource-num&gt;10.1577/t08-211.1&lt;/electronic-resource-num&gt;&lt;/record&gt;&lt;/Cite&gt;&lt;/EndNote&gt;</w:instrText>
      </w:r>
      <w:r w:rsidR="00FC010F">
        <w:fldChar w:fldCharType="separate"/>
      </w:r>
      <w:r w:rsidR="00FC010F">
        <w:rPr>
          <w:noProof/>
        </w:rPr>
        <w:t>(Tucker</w:t>
      </w:r>
      <w:r w:rsidR="00FC010F" w:rsidRPr="00FC010F">
        <w:rPr>
          <w:i/>
          <w:noProof/>
        </w:rPr>
        <w:t xml:space="preserve"> et al.</w:t>
      </w:r>
      <w:r w:rsidR="00FC010F">
        <w:rPr>
          <w:noProof/>
        </w:rPr>
        <w:t xml:space="preserve"> 2009)</w:t>
      </w:r>
      <w:r w:rsidR="00FC010F">
        <w:fldChar w:fldCharType="end"/>
      </w:r>
      <w:r w:rsidR="001D1C1A">
        <w:t>, 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It is plausible that factors such as reduced prey availability or increased predation </w:t>
      </w:r>
      <w:r w:rsidR="00FC010F">
        <w:t xml:space="preserve">during marine residence </w:t>
      </w:r>
      <w:r w:rsidR="001D1C1A">
        <w:t xml:space="preserve">could act to synchronize the dynamics of populations </w:t>
      </w:r>
      <w:r w:rsidR="00FC010F">
        <w:t>breeding</w:t>
      </w:r>
      <w:r w:rsidR="001D1C1A">
        <w:t xml:space="preserve"> over a relatively large geographic area.</w:t>
      </w:r>
      <w:r w:rsidR="009F0341">
        <w:t xml:space="preserve"> </w:t>
      </w:r>
      <w:r w:rsidR="00DC240A">
        <w:t>Furthermore,</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time series</w:t>
      </w:r>
      <w:r w:rsidR="00DC240A">
        <w:t xml:space="preserve"> then declined, even though anthropogenic impacts (namely commercial harvest) were stable for several decades</w:t>
      </w:r>
      <w:r w:rsidR="00FC010F">
        <w:t>. Again, such patterns suggest environmental drivers may produce large increases in aggregate variability independent of anthropogenic disturbance</w:t>
      </w:r>
      <w:r w:rsidR="005F5C72">
        <w:t xml:space="preserve">. </w:t>
      </w:r>
      <w:r w:rsidR="009F0341">
        <w:t xml:space="preserve">Fraser River sockeye salmon </w:t>
      </w:r>
      <w:r w:rsidR="005F5C72">
        <w:t xml:space="preserve">may be </w:t>
      </w:r>
      <w:r w:rsidR="005F5C72">
        <w:lastRenderedPageBreak/>
        <w:t>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7AE16685"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w:t>
      </w:r>
      <w:proofErr w:type="spellStart"/>
      <w:r w:rsidR="004A15E4">
        <w:t>Satterthwaite</w:t>
      </w:r>
      <w:proofErr w:type="spellEnd"/>
      <w:r w:rsidR="004A15E4">
        <w:t xml:space="preserve"> and Carlson 2015; Yamane et al. 2018)</w:t>
      </w:r>
      <w:r w:rsidR="00592C4A">
        <w:t xml:space="preserve">. Yet it is unclear to what extent these impacts are driven by simultaneous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and productivity to evaluate how interactions between the three processes influenced the likelihood of meeting management objectives.</w:t>
      </w:r>
      <w:r w:rsidR="00660784">
        <w:t xml:space="preserve"> </w:t>
      </w:r>
      <w:r w:rsidR="00DC240A">
        <w:t>Broadly, o</w:t>
      </w:r>
      <w:r w:rsidR="00660784">
        <w:t xml:space="preserve">ur model demonstrates that </w:t>
      </w:r>
      <w:r w:rsidR="00DC240A">
        <w:t xml:space="preserve">the negative effects of greater aggregate variability </w:t>
      </w:r>
      <w:r w:rsidR="00660784">
        <w:t>are heavily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unchanged.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4A15E4">
        <w:rPr>
          <w:rFonts w:eastAsiaTheme="minorEastAsia"/>
        </w:rPr>
        <w:t xml:space="preserve"> </w:t>
      </w:r>
      <w:r w:rsidR="00592C4A">
        <w:rPr>
          <w:rFonts w:eastAsiaTheme="minorEastAsia"/>
        </w:rPr>
        <w:t xml:space="preserve">that unlikely to </w:t>
      </w:r>
      <w:r w:rsidR="00C56A02">
        <w:rPr>
          <w:rFonts w:eastAsiaTheme="minorEastAsia"/>
        </w:rPr>
        <w:t>provide equivalent socio-economic benefit</w:t>
      </w:r>
      <w:r w:rsidR="004A15E4">
        <w:rPr>
          <w:rFonts w:eastAsiaTheme="minorEastAsia"/>
        </w:rPr>
        <w:t xml:space="preserve"> (REF)</w:t>
      </w:r>
      <w:r w:rsidR="009B0D50">
        <w:rPr>
          <w:rFonts w:eastAsiaTheme="minorEastAsia"/>
        </w:rPr>
        <w:t xml:space="preserve">. </w:t>
      </w:r>
    </w:p>
    <w:p w14:paraId="6B1A1B4A" w14:textId="024C283D"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the impacts of lower productivity</w:t>
      </w:r>
      <w:r w:rsidR="004A15E4">
        <w:t>. Moving from a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PMs incorporating conservation- and catch-based benchmarks exhibi</w:t>
      </w:r>
      <w:r w:rsidR="00B906FC">
        <w:t>ted similarly severe responses to increased a</w:t>
      </w:r>
      <w:r w:rsidR="00592C4A">
        <w:t>ggregate variability – the proportion of CUs above their biological benchmark declined from ~</w:t>
      </w:r>
      <w:r w:rsidR="00592C4A" w:rsidRPr="00592C4A">
        <w:rPr>
          <w:highlight w:val="yellow"/>
        </w:rPr>
        <w:t>20</w:t>
      </w:r>
      <w:r w:rsidR="00592C4A">
        <w:t xml:space="preserve">% to less than </w:t>
      </w:r>
      <w:r w:rsidR="00592C4A" w:rsidRPr="00592C4A">
        <w:rPr>
          <w:highlight w:val="yellow"/>
        </w:rPr>
        <w:t>10</w:t>
      </w:r>
      <w:r w:rsidR="00592C4A">
        <w:t>% as stability decreased.</w:t>
      </w:r>
      <w:r w:rsidR="00B906FC">
        <w:t xml:space="preserve"> When the simulations incorporated an increased likelihood of extreme events (i.e. “black swans”)</w:t>
      </w:r>
      <w:r w:rsidR="00C56A02">
        <w:t xml:space="preserve"> using a skewed Student </w:t>
      </w:r>
      <w:r w:rsidR="00C56A02">
        <w:rPr>
          <w:i/>
        </w:rPr>
        <w:t xml:space="preserve">t </w:t>
      </w:r>
      <w:r w:rsidR="00C56A02">
        <w:t>distribution</w:t>
      </w:r>
      <w:r w:rsidR="00B906FC">
        <w:t xml:space="preserve">, the probability of meeting conservation- and catch-based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27DEFFB" w:rsidR="004648C5" w:rsidRDefault="00B906FC" w:rsidP="00AE7C0A">
      <w:pPr>
        <w:spacing w:line="480" w:lineRule="auto"/>
      </w:pPr>
      <w:r>
        <w:tab/>
      </w:r>
      <w:r w:rsidR="006E4343">
        <w:t xml:space="preserve">The results of our simulation analysis have important implications to management strategies that seek to incorporate systems-based approaches and leverage </w:t>
      </w:r>
      <w:r w:rsidR="00C56A02">
        <w:t>stability due to</w:t>
      </w:r>
      <w:r w:rsidR="006E4343">
        <w:t xml:space="preserve"> portfolio effects. First, declines in productivity and aggregate stability will 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likelihood of rebuilding</w:t>
      </w:r>
      <w:r w:rsidR="006E4343">
        <w:t>.</w:t>
      </w:r>
      <w:r w:rsidR="00472DCC">
        <w:t xml:space="preserve"> While greater aggregate variability may not significantly increase the likelihood of negative outcomes unless it is accompanied by </w:t>
      </w:r>
      <w:r w:rsidR="00E2515B">
        <w:t>reduced</w:t>
      </w:r>
      <w:r w:rsidR="00472DCC">
        <w:t xml:space="preserve"> productivity, </w:t>
      </w:r>
      <w:r w:rsidR="00E2515B">
        <w:t>it would be risky to use this relationship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rying capacity in recent years (REF). Given evidence that climate change will increase the likelihood of extreme events in both marine and terrestrial environments (REF), it may be more appropriate to use skewed or heavy-tailed distributions to predict future dynamics, rather than assume stability (Anderson REF)</w:t>
      </w:r>
      <w:r w:rsidR="00472DCC">
        <w:t>. Furthermore, greater aggregate variability may result in negative consequences via management processes we were unable to model here (descri</w:t>
      </w:r>
      <w:r w:rsidR="00592C4A">
        <w:t xml:space="preserve">bed in next paragraph). Thus we </w:t>
      </w:r>
      <w:r w:rsidR="00472DCC">
        <w:t>echo previous authors in suggesting</w:t>
      </w:r>
      <w:r w:rsidR="00885848">
        <w:t xml:space="preserve"> estimates of portfolio effect strength </w:t>
      </w:r>
      <w:r w:rsidR="00472DCC">
        <w:t>should be paired with</w:t>
      </w:r>
      <w:r w:rsidR="00EA1BCE">
        <w:t xml:space="preserve"> more commonly used metrics</w:t>
      </w:r>
      <w:r w:rsidR="00592C4A">
        <w:t>,</w:t>
      </w:r>
      <w:r w:rsidR="00EA1BCE">
        <w:t xml:space="preserve"> such as trends in abundance or fishing mortality rates</w:t>
      </w:r>
      <w:r w:rsidR="00592C4A">
        <w:t>,</w:t>
      </w:r>
      <w:r w:rsidR="00472DCC">
        <w:t xml:space="preserve"> during assessments</w:t>
      </w:r>
      <w:r w:rsidR="00E2515B">
        <w:t xml:space="preserve"> (Thorson ref)</w:t>
      </w:r>
      <w:r w:rsidR="00885848">
        <w:t>.</w:t>
      </w:r>
    </w:p>
    <w:p w14:paraId="24BCCB42" w14:textId="44CEAE7D" w:rsidR="00D77AC5" w:rsidRDefault="00EA1BCE" w:rsidP="00AE7C0A">
      <w:pPr>
        <w:spacing w:line="480" w:lineRule="auto"/>
      </w:pPr>
      <w:r>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w:t>
      </w:r>
      <w:proofErr w:type="spellStart"/>
      <w:r w:rsidR="00A07F2B">
        <w:t>Thibaut</w:t>
      </w:r>
      <w:proofErr w:type="spellEnd"/>
      <w:r w:rsidR="00A07F2B">
        <w:t xml:space="preserve"> and Connolly 2013), similar increases in component variability or synchrony in</w:t>
      </w:r>
      <w:r w:rsidR="00592C4A">
        <w:t xml:space="preserve"> a</w:t>
      </w:r>
      <w:r w:rsidR="00A07F2B">
        <w:t xml:space="preserve"> less diverse aggregate will likely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188EC06B" w:rsidR="00EA1BCE" w:rsidRDefault="00A07F2B" w:rsidP="00AE7C0A">
      <w:pPr>
        <w:spacing w:line="480" w:lineRule="auto"/>
        <w:ind w:firstLine="720"/>
      </w:pPr>
      <w:r>
        <w:t xml:space="preserve">Third, </w:t>
      </w:r>
      <w:r w:rsidR="005F25FB">
        <w:t>even relatively accurate and precise management strategies are unlikely to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3F6FAC">
        <w:t xml:space="preserve">escapement goals are met including closely monitored test fisheries, genetic stock identification techniques, and estimates of abundance throughout migration and on spawning grounds. As a result, </w:t>
      </w:r>
      <w:r w:rsidR="005F25FB">
        <w:t xml:space="preserve">in-season </w:t>
      </w:r>
      <w:r w:rsidR="003F6FAC">
        <w:t xml:space="preserve">exploitation rates can be </w:t>
      </w:r>
      <w:r w:rsidR="005F25FB">
        <w:t xml:space="preserve">rapidly </w:t>
      </w:r>
      <w:r w:rsidR="003F6FAC">
        <w:t>reduced when recruit abundance is lower than expected.</w:t>
      </w:r>
      <w:r w:rsidR="005F25FB">
        <w:t xml:space="preserve"> Although we replicated the Fraser River’s harvest control rule, including a relatively accurate forecasting procedure and minimal outcome uncertainty, biological benchmarks and catch-based reference points were rarely met during pessimistic scenarios. Given that</w:t>
      </w:r>
      <w:r w:rsidR="003F6FAC">
        <w:t xml:space="preserve"> </w:t>
      </w:r>
      <w:r w:rsidR="005F25FB">
        <w:t>such a</w:t>
      </w:r>
      <w:r w:rsidR="003F6FAC">
        <w:t xml:space="preserve"> framework is the exception rather than the rule </w:t>
      </w:r>
      <w:r w:rsidR="005F25FB">
        <w:t xml:space="preserve">when managing fisheries, harvest </w:t>
      </w:r>
      <w:r w:rsidR="00592C4A">
        <w:t>could</w:t>
      </w:r>
      <w:r w:rsidR="005F25FB">
        <w:t xml:space="preserve"> exacerbate declines in productivity or stability</w:t>
      </w:r>
      <w:r w:rsidR="003F6FAC">
        <w:t>. Many systems rely heavily on forecasted abundance or previous estimates of fishin</w:t>
      </w:r>
      <w:r w:rsidR="00DC53FA">
        <w:t>g mortality to determine catch rates</w:t>
      </w:r>
      <w:r w:rsidR="003F6FAC">
        <w:t xml:space="preserve">. If management targets fail to track </w:t>
      </w:r>
      <w:r w:rsidR="00DC53FA">
        <w:t xml:space="preserve">changes in aggregate variability, </w:t>
      </w:r>
      <w:r w:rsidR="00472DCC">
        <w:t>the likelihood of overharvest may increase</w:t>
      </w:r>
      <w:r w:rsidR="00DC53FA">
        <w:t xml:space="preserve">, exacerbating the impacts of reduced productivity and a weak portfolio effect. Since greater aggregate variability frequently results in periodic years of abundant returns there will </w:t>
      </w:r>
      <w:r w:rsidR="00472DCC">
        <w:t xml:space="preserve">also </w:t>
      </w:r>
      <w:r w:rsidR="00DC53FA">
        <w:t>likely be substantial pressure from stakeholder</w:t>
      </w:r>
      <w:r w:rsidR="00374128">
        <w:t>s</w:t>
      </w:r>
      <w:r w:rsidR="00DC53FA">
        <w:t xml:space="preserve"> to maintain harvesting capacity, increasing the potential for overharvesting to occur.</w:t>
      </w:r>
    </w:p>
    <w:p w14:paraId="0A13C042" w14:textId="1207E090" w:rsidR="00B0073E" w:rsidRDefault="001554B5" w:rsidP="00AE7C0A">
      <w:pPr>
        <w:spacing w:line="480" w:lineRule="auto"/>
        <w:rPr>
          <w:rFonts w:eastAsiaTheme="minorEastAsia"/>
        </w:rPr>
      </w:pPr>
      <w:r>
        <w:tab/>
      </w:r>
      <w:r w:rsidR="005E0F06">
        <w:t>The closed-loop model we created contains several necessary simplifications that could influence the relative effects of aggregate variability</w:t>
      </w:r>
      <w:r>
        <w:t>. For one, our conclusions are sensitive to the performance metrics selected to assess the aggregate</w:t>
      </w:r>
      <w:r w:rsidR="00592C4A">
        <w:t>’</w:t>
      </w:r>
      <w:r>
        <w:t xml:space="preserve">s </w:t>
      </w:r>
      <w:r w:rsidR="00592C4A">
        <w:t>status</w:t>
      </w:r>
      <w:r>
        <w:t>. We principally focused on median outcomes over the length of the simulation period</w:t>
      </w:r>
      <w:r w:rsidR="003C30FC">
        <w:t xml:space="preserve"> (approximately ten generations). Alternative metrics</w:t>
      </w:r>
      <w:r>
        <w:t xml:space="preserve"> that emphasize variability </w:t>
      </w:r>
      <w:r w:rsidR="005E0F06">
        <w:t>(</w:t>
      </w:r>
      <w:r w:rsidR="00592C4A">
        <w:t>such as</w:t>
      </w:r>
      <w:r w:rsidR="005E0F06">
        <w:t xml:space="preserve"> catch stability) </w:t>
      </w:r>
      <w:r>
        <w:t xml:space="preserve">or changes in status over shorter time horizons may </w:t>
      </w:r>
      <w:r w:rsidR="003C30FC">
        <w:t>indicate more severe impacts of aggregate variability</w:t>
      </w:r>
      <w:r>
        <w:t xml:space="preserve">. We also chose to model alternative productivity via changes in the distribution of process variance. </w:t>
      </w:r>
      <w:commentRangeStart w:id="12"/>
      <w:r>
        <w:t>Preliminary analyses suggest</w:t>
      </w:r>
      <w:r w:rsidR="003C30FC">
        <w:t>ed</w:t>
      </w:r>
      <w:r>
        <w:t xml:space="preserve"> that producing a decline in productivity by manipulating alpha directly resulted in weaker aggregate variability effects</w:t>
      </w:r>
      <w:commentRangeEnd w:id="12"/>
      <w:r w:rsidR="003C30FC">
        <w:rPr>
          <w:rStyle w:val="CommentReference"/>
        </w:rPr>
        <w:commentReference w:id="12"/>
      </w:r>
      <w:r>
        <w:t xml:space="preserve">. However we believe that </w:t>
      </w:r>
      <w:r w:rsidR="00592C4A">
        <w:t>generating</w:t>
      </w:r>
      <w:r w:rsidR="003C30FC">
        <w:t xml:space="preserve"> changes in average productivity via process variance is justified</w:t>
      </w:r>
      <w:r>
        <w:t xml:space="preserve"> given evidence of strong negative recruitment deviations in many Pacific salmon aggregates (REF)</w:t>
      </w:r>
      <w:r w:rsidR="00851FBB">
        <w:t xml:space="preserve">, </w:t>
      </w:r>
      <w:r w:rsidR="00B0073E">
        <w:t xml:space="preserve">uncertainty about future changes in </w:t>
      </w:r>
      <w:r w:rsidR="004748F6">
        <w:t>productivity</w:t>
      </w:r>
      <w:r w:rsidR="00851FBB">
        <w:t xml:space="preserve"> (REF), and an increased probability of extreme environmental events (REF)</w:t>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Developing a more complete life cycle model, though beyond the scope of the current study, would provide a means of assessing whether management interventions targeted at specific life history stages may reduce variability in adult recruit abundance.</w:t>
      </w:r>
    </w:p>
    <w:p w14:paraId="37E43BDD" w14:textId="70B1213C" w:rsidR="00472DCC" w:rsidRPr="001554B5" w:rsidRDefault="00C94902" w:rsidP="00AE7C0A">
      <w:pPr>
        <w:spacing w:line="480" w:lineRule="auto"/>
      </w:pPr>
      <w:r>
        <w:rPr>
          <w:rFonts w:eastAsiaTheme="minorEastAsia"/>
        </w:rPr>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851FBB">
        <w:rPr>
          <w:rFonts w:eastAsiaTheme="minorEastAsia"/>
        </w:rPr>
        <w:t xml:space="preserve"> (Link ref)</w:t>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xml:space="preserve">, and the underlying productivity regime. </w:t>
      </w:r>
      <w:proofErr w:type="gramStart"/>
      <w:r w:rsidR="00851FBB">
        <w:rPr>
          <w:rFonts w:eastAsiaTheme="minorEastAsia"/>
        </w:rPr>
        <w:t>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portfolio effects are themselves dynamic.</w:t>
      </w:r>
      <w:proofErr w:type="gramEnd"/>
      <w:r w:rsidR="004748F6">
        <w:rPr>
          <w:rFonts w:eastAsiaTheme="minorEastAsia"/>
        </w:rPr>
        <w:t xml:space="preserve"> </w:t>
      </w:r>
      <w:r w:rsidR="005E0F06">
        <w:rPr>
          <w:rFonts w:eastAsiaTheme="minorEastAsia"/>
        </w:rPr>
        <w:t xml:space="preserve">While a sufficiently precautionary approach could buffer management systems from changes in aggregate variability, </w:t>
      </w:r>
      <w:r w:rsidR="00EE2B01">
        <w:rPr>
          <w:rFonts w:eastAsiaTheme="minorEastAsia"/>
        </w:rPr>
        <w:t>it may be difficult to apply sufficiently conservative reference points</w:t>
      </w:r>
      <w:r w:rsidR="00EE2B01" w:rsidRPr="00EE2B01">
        <w:rPr>
          <w:rFonts w:eastAsiaTheme="minorEastAsia"/>
        </w:rPr>
        <w:t xml:space="preserve"> </w:t>
      </w:r>
      <w:r w:rsidR="00EE2B01">
        <w:rPr>
          <w:rFonts w:eastAsiaTheme="minorEastAsia"/>
        </w:rPr>
        <w:t xml:space="preserve">given the strong negative impacts of greater variability when paired with reduced productivity. </w:t>
      </w:r>
      <w:r w:rsidR="003C3A40">
        <w:rPr>
          <w:rFonts w:eastAsiaTheme="minorEastAsia"/>
        </w:rPr>
        <w:t>As suggested by others, we instead believe</w:t>
      </w:r>
      <w:r w:rsidR="005E0F06">
        <w:rPr>
          <w:rFonts w:eastAsiaTheme="minorEastAsia"/>
        </w:rPr>
        <w:t xml:space="preserve"> assessment programs </w:t>
      </w:r>
      <w:r w:rsidR="003C3A40">
        <w:rPr>
          <w:rFonts w:eastAsiaTheme="minorEastAsia"/>
        </w:rPr>
        <w:t>should</w:t>
      </w:r>
      <w:r w:rsidR="005E0F06">
        <w:rPr>
          <w:rFonts w:eastAsiaTheme="minorEastAsia"/>
        </w:rPr>
        <w:t xml:space="preserve"> track changes in </w:t>
      </w:r>
      <w:r w:rsidR="003C3A40">
        <w:rPr>
          <w:rFonts w:eastAsiaTheme="minorEastAsia"/>
        </w:rPr>
        <w:t xml:space="preserve">aggregate </w:t>
      </w:r>
      <w:r w:rsidR="005E0F06">
        <w:rPr>
          <w:rFonts w:eastAsiaTheme="minorEastAsia"/>
        </w:rPr>
        <w:t xml:space="preserve">variability </w:t>
      </w:r>
      <w:r w:rsidR="003C3A40">
        <w:rPr>
          <w:rFonts w:eastAsiaTheme="minorEastAsia"/>
        </w:rPr>
        <w:t>explicit</w:t>
      </w:r>
      <w:r w:rsidR="00D77AC5">
        <w:rPr>
          <w:rFonts w:eastAsiaTheme="minorEastAsia"/>
        </w:rPr>
        <w:t>ly to allow management systems to adju</w:t>
      </w:r>
      <w:bookmarkStart w:id="13" w:name="_GoBack"/>
      <w:bookmarkEnd w:id="13"/>
      <w:r w:rsidR="00D77AC5">
        <w:rPr>
          <w:rFonts w:eastAsiaTheme="minorEastAsia"/>
        </w:rPr>
        <w:t>st to observed declines</w:t>
      </w:r>
      <w:r w:rsidR="005E0F06">
        <w:rPr>
          <w:rFonts w:eastAsiaTheme="minorEastAsia"/>
        </w:rPr>
        <w:t xml:space="preserve"> (Thorson et al. reference).</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62343306" w14:textId="77777777" w:rsidR="00FC010F" w:rsidRPr="00FC010F" w:rsidRDefault="00DE0F7B" w:rsidP="00FC010F">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FC010F" w:rsidRPr="00FC010F">
        <w:rPr>
          <w:noProof/>
        </w:rPr>
        <w:t xml:space="preserve">Anderson, S.C., Branch, T.A., Cooper, A.B. &amp; Dulvy, N.K. (2017) Black-swan events in animal populations. </w:t>
      </w:r>
      <w:r w:rsidR="00FC010F" w:rsidRPr="00FC010F">
        <w:rPr>
          <w:i/>
          <w:noProof/>
        </w:rPr>
        <w:t>Proceedings of the National Academy of Sciences</w:t>
      </w:r>
      <w:r w:rsidR="00FC010F" w:rsidRPr="00FC010F">
        <w:rPr>
          <w:noProof/>
        </w:rPr>
        <w:t>.</w:t>
      </w:r>
    </w:p>
    <w:p w14:paraId="34E02974" w14:textId="77777777" w:rsidR="00FC010F" w:rsidRPr="00FC010F" w:rsidRDefault="00FC010F" w:rsidP="00FC010F">
      <w:pPr>
        <w:pStyle w:val="EndNoteBibliography"/>
        <w:spacing w:after="0"/>
        <w:ind w:left="720" w:hanging="720"/>
        <w:rPr>
          <w:noProof/>
        </w:rPr>
      </w:pPr>
      <w:r w:rsidRPr="00FC010F">
        <w:rPr>
          <w:noProof/>
        </w:rPr>
        <w:t>Burgner, R.L. (1991) Life history of Sockeye Salmon (</w:t>
      </w:r>
      <w:r w:rsidRPr="00FC010F">
        <w:rPr>
          <w:i/>
          <w:noProof/>
        </w:rPr>
        <w:t>Oncorhynchus nerka</w:t>
      </w:r>
      <w:r w:rsidRPr="00FC010F">
        <w:rPr>
          <w:noProof/>
        </w:rPr>
        <w:t xml:space="preserve">). </w:t>
      </w:r>
      <w:r w:rsidRPr="00FC010F">
        <w:rPr>
          <w:i/>
          <w:noProof/>
        </w:rPr>
        <w:t xml:space="preserve">Pacific Salmon Life Histories </w:t>
      </w:r>
      <w:r w:rsidRPr="00FC010F">
        <w:rPr>
          <w:noProof/>
        </w:rPr>
        <w:t>(eds C. Groot &amp; L. Margolis).</w:t>
      </w:r>
      <w:r w:rsidRPr="00FC010F">
        <w:rPr>
          <w:i/>
          <w:noProof/>
        </w:rPr>
        <w:t xml:space="preserve"> </w:t>
      </w:r>
      <w:r w:rsidRPr="00FC010F">
        <w:rPr>
          <w:noProof/>
        </w:rPr>
        <w:t>University of British Columbia Press, Vancouver, B.C.</w:t>
      </w:r>
    </w:p>
    <w:p w14:paraId="0BDF171A" w14:textId="77777777" w:rsidR="00FC010F" w:rsidRPr="00FC010F" w:rsidRDefault="00FC010F" w:rsidP="00FC010F">
      <w:pPr>
        <w:pStyle w:val="EndNoteBibliography"/>
        <w:spacing w:after="0"/>
        <w:ind w:left="720" w:hanging="720"/>
        <w:rPr>
          <w:noProof/>
        </w:rPr>
      </w:pPr>
      <w:r w:rsidRPr="00FC010F">
        <w:rPr>
          <w:noProof/>
        </w:rPr>
        <w:t xml:space="preserve">Carlson, S.M. &amp; Satterthwaite, W.H. (2011) Weakened portfolio effect in a collapsed salmon population complex. </w:t>
      </w:r>
      <w:r w:rsidRPr="00FC010F">
        <w:rPr>
          <w:i/>
          <w:noProof/>
        </w:rPr>
        <w:t>Canadian Journal of Fisheries and Aquatic Sciences,</w:t>
      </w:r>
      <w:r w:rsidRPr="00FC010F">
        <w:rPr>
          <w:noProof/>
        </w:rPr>
        <w:t xml:space="preserve"> </w:t>
      </w:r>
      <w:r w:rsidRPr="00FC010F">
        <w:rPr>
          <w:b/>
          <w:noProof/>
        </w:rPr>
        <w:t>68,</w:t>
      </w:r>
      <w:r w:rsidRPr="00FC010F">
        <w:rPr>
          <w:noProof/>
        </w:rPr>
        <w:t xml:space="preserve"> 1579-1589.</w:t>
      </w:r>
    </w:p>
    <w:p w14:paraId="165B915E" w14:textId="77777777" w:rsidR="00FC010F" w:rsidRPr="00FC010F" w:rsidRDefault="00FC010F" w:rsidP="00FC010F">
      <w:pPr>
        <w:pStyle w:val="EndNoteBibliography"/>
        <w:spacing w:after="0"/>
        <w:ind w:left="720" w:hanging="720"/>
        <w:rPr>
          <w:noProof/>
        </w:rPr>
      </w:pPr>
      <w:r w:rsidRPr="00FC010F">
        <w:rPr>
          <w:noProof/>
        </w:rPr>
        <w:t xml:space="preserve">Cohen, B.I. (2012) The Uncertain Future of Fraser River Sockeye - Part 1. </w:t>
      </w:r>
      <w:r w:rsidRPr="00FC010F">
        <w:rPr>
          <w:i/>
          <w:noProof/>
        </w:rPr>
        <w:t>Cohen Commission,</w:t>
      </w:r>
      <w:r w:rsidRPr="00FC010F">
        <w:rPr>
          <w:noProof/>
        </w:rPr>
        <w:t xml:space="preserve"> </w:t>
      </w:r>
      <w:r w:rsidRPr="00FC010F">
        <w:rPr>
          <w:b/>
          <w:noProof/>
        </w:rPr>
        <w:t>1,</w:t>
      </w:r>
      <w:r w:rsidRPr="00FC010F">
        <w:rPr>
          <w:noProof/>
        </w:rPr>
        <w:t xml:space="preserve"> 692.</w:t>
      </w:r>
    </w:p>
    <w:p w14:paraId="10D535C4" w14:textId="77777777" w:rsidR="00FC010F" w:rsidRPr="00FC010F" w:rsidRDefault="00FC010F" w:rsidP="00FC010F">
      <w:pPr>
        <w:pStyle w:val="EndNoteBibliography"/>
        <w:spacing w:after="0"/>
        <w:ind w:left="720" w:hanging="720"/>
        <w:rPr>
          <w:noProof/>
        </w:rPr>
      </w:pPr>
      <w:r w:rsidRPr="00FC010F">
        <w:rPr>
          <w:noProof/>
        </w:rPr>
        <w:t xml:space="preserve">Cooke, S.J., Hinch, S.G., Farrell, A.P., Lapointe, M.F., Jones, S.R.M., Macdonald, J.S., Patterson, D.A., Healey, M.C. &amp; van der Kraak, G. (2004) Abnormal migration timing and high en route mortality of sockeye salmon in the Fraser River, British Columbia. </w:t>
      </w:r>
      <w:r w:rsidRPr="00FC010F">
        <w:rPr>
          <w:i/>
          <w:noProof/>
        </w:rPr>
        <w:t>Fisheries Research,</w:t>
      </w:r>
      <w:r w:rsidRPr="00FC010F">
        <w:rPr>
          <w:noProof/>
        </w:rPr>
        <w:t xml:space="preserve"> </w:t>
      </w:r>
      <w:r w:rsidRPr="00FC010F">
        <w:rPr>
          <w:b/>
          <w:noProof/>
        </w:rPr>
        <w:t>29,</w:t>
      </w:r>
      <w:r w:rsidRPr="00FC010F">
        <w:rPr>
          <w:noProof/>
        </w:rPr>
        <w:t xml:space="preserve"> 22-33.</w:t>
      </w:r>
    </w:p>
    <w:p w14:paraId="14965BC5" w14:textId="77777777" w:rsidR="00FC010F" w:rsidRPr="00FC010F" w:rsidRDefault="00FC010F" w:rsidP="00FC010F">
      <w:pPr>
        <w:pStyle w:val="EndNoteBibliography"/>
        <w:spacing w:after="0"/>
        <w:ind w:left="720" w:hanging="720"/>
        <w:rPr>
          <w:noProof/>
        </w:rPr>
      </w:pPr>
      <w:r w:rsidRPr="00FC010F">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FC010F">
        <w:rPr>
          <w:i/>
          <w:noProof/>
        </w:rPr>
        <w:t>Canadian Journal of Zoology,</w:t>
      </w:r>
      <w:r w:rsidRPr="00FC010F">
        <w:rPr>
          <w:noProof/>
        </w:rPr>
        <w:t xml:space="preserve"> </w:t>
      </w:r>
      <w:r w:rsidRPr="00FC010F">
        <w:rPr>
          <w:b/>
          <w:noProof/>
        </w:rPr>
        <w:t>86,</w:t>
      </w:r>
      <w:r w:rsidRPr="00FC010F">
        <w:rPr>
          <w:noProof/>
        </w:rPr>
        <w:t xml:space="preserve"> 127-140.</w:t>
      </w:r>
    </w:p>
    <w:p w14:paraId="148BFBD6" w14:textId="77777777" w:rsidR="00FC010F" w:rsidRPr="00FC010F" w:rsidRDefault="00FC010F" w:rsidP="00FC010F">
      <w:pPr>
        <w:pStyle w:val="EndNoteBibliography"/>
        <w:spacing w:after="0"/>
        <w:ind w:left="720" w:hanging="720"/>
        <w:rPr>
          <w:noProof/>
        </w:rPr>
      </w:pPr>
      <w:r w:rsidRPr="00FC010F">
        <w:rPr>
          <w:noProof/>
        </w:rPr>
        <w:t>Dorner, B., Peterman, R.M. &amp; Su, Z. (2009) Evaluation of performance of alternative management models of Pacific salmon (</w:t>
      </w:r>
      <w:r w:rsidRPr="00FC010F">
        <w:rPr>
          <w:i/>
          <w:noProof/>
        </w:rPr>
        <w:t>Oncorhynchus</w:t>
      </w:r>
      <w:r w:rsidRPr="00FC010F">
        <w:rPr>
          <w:noProof/>
        </w:rPr>
        <w:t xml:space="preserve"> spp.) in the presence of climatic change and outcome uncertainty using Monte Carlo simulations. </w:t>
      </w:r>
      <w:r w:rsidRPr="00FC010F">
        <w:rPr>
          <w:i/>
          <w:noProof/>
        </w:rPr>
        <w:t>Canadian Journal of Fisheries and Aquatic Sciences,</w:t>
      </w:r>
      <w:r w:rsidRPr="00FC010F">
        <w:rPr>
          <w:noProof/>
        </w:rPr>
        <w:t xml:space="preserve"> </w:t>
      </w:r>
      <w:r w:rsidRPr="00FC010F">
        <w:rPr>
          <w:b/>
          <w:noProof/>
        </w:rPr>
        <w:t>66,</w:t>
      </w:r>
      <w:r w:rsidRPr="00FC010F">
        <w:rPr>
          <w:noProof/>
        </w:rPr>
        <w:t xml:space="preserve"> 2199-2221.</w:t>
      </w:r>
    </w:p>
    <w:p w14:paraId="1D46C5D2" w14:textId="77777777" w:rsidR="00FC010F" w:rsidRPr="00FC010F" w:rsidRDefault="00FC010F" w:rsidP="00FC010F">
      <w:pPr>
        <w:pStyle w:val="EndNoteBibliography"/>
        <w:spacing w:after="0"/>
        <w:ind w:left="720" w:hanging="720"/>
        <w:rPr>
          <w:noProof/>
        </w:rPr>
      </w:pPr>
      <w:r w:rsidRPr="00FC010F">
        <w:rPr>
          <w:noProof/>
        </w:rPr>
        <w:t>Grant, S.C.H., MacDonald, B.L., Cone, T.E., Holt, C.A., Cass, A., Porszt, E.J., Hume, J.M.B. &amp; Pon, L.B. (2011) Evaluation of uncertainty in Fraser Sockeye (</w:t>
      </w:r>
      <w:r w:rsidRPr="00FC010F">
        <w:rPr>
          <w:i/>
          <w:noProof/>
        </w:rPr>
        <w:t>Oncorhynchus nerka</w:t>
      </w:r>
      <w:r w:rsidRPr="00FC010F">
        <w:rPr>
          <w:noProof/>
        </w:rPr>
        <w:t xml:space="preserve">) wild salmon policy status using abundance and trends in abundance metrics. </w:t>
      </w:r>
      <w:r w:rsidRPr="00FC010F">
        <w:rPr>
          <w:i/>
          <w:noProof/>
        </w:rPr>
        <w:t>Candian Science Advisory Secretariat Research Document,</w:t>
      </w:r>
      <w:r w:rsidRPr="00FC010F">
        <w:rPr>
          <w:noProof/>
        </w:rPr>
        <w:t xml:space="preserve"> </w:t>
      </w:r>
      <w:r w:rsidRPr="00FC010F">
        <w:rPr>
          <w:b/>
          <w:noProof/>
        </w:rPr>
        <w:t>2011/087</w:t>
      </w:r>
      <w:r w:rsidRPr="00FC010F">
        <w:rPr>
          <w:noProof/>
        </w:rPr>
        <w:t>.</w:t>
      </w:r>
    </w:p>
    <w:p w14:paraId="681669E2" w14:textId="77777777" w:rsidR="00FC010F" w:rsidRPr="00FC010F" w:rsidRDefault="00FC010F" w:rsidP="00FC010F">
      <w:pPr>
        <w:pStyle w:val="EndNoteBibliography"/>
        <w:spacing w:after="0"/>
        <w:ind w:left="720" w:hanging="720"/>
        <w:rPr>
          <w:noProof/>
        </w:rPr>
      </w:pPr>
      <w:r w:rsidRPr="00FC010F">
        <w:rPr>
          <w:noProof/>
        </w:rPr>
        <w:t xml:space="preserve">Holt, C.A. &amp; Folkes, M.J.P. (2015) Cautions on using percentile-based benchmarks of status for data-limited populations of Pacific salmon under persistent trends in productivity and uncertain outcomes from harvest management. </w:t>
      </w:r>
      <w:r w:rsidRPr="00FC010F">
        <w:rPr>
          <w:i/>
          <w:noProof/>
        </w:rPr>
        <w:t>Fisheries Research,</w:t>
      </w:r>
      <w:r w:rsidRPr="00FC010F">
        <w:rPr>
          <w:noProof/>
        </w:rPr>
        <w:t xml:space="preserve"> </w:t>
      </w:r>
      <w:r w:rsidRPr="00FC010F">
        <w:rPr>
          <w:b/>
          <w:noProof/>
        </w:rPr>
        <w:t>171,</w:t>
      </w:r>
      <w:r w:rsidRPr="00FC010F">
        <w:rPr>
          <w:noProof/>
        </w:rPr>
        <w:t xml:space="preserve"> 188-200.</w:t>
      </w:r>
    </w:p>
    <w:p w14:paraId="6503059C" w14:textId="77777777" w:rsidR="00FC010F" w:rsidRPr="00FC010F" w:rsidRDefault="00FC010F" w:rsidP="00FC010F">
      <w:pPr>
        <w:pStyle w:val="EndNoteBibliography"/>
        <w:spacing w:after="0"/>
        <w:ind w:left="720" w:hanging="720"/>
        <w:rPr>
          <w:noProof/>
        </w:rPr>
      </w:pPr>
      <w:r w:rsidRPr="00FC010F">
        <w:rPr>
          <w:noProof/>
        </w:rPr>
        <w:t xml:space="preserve">Holtby, L.B. &amp; Ciruna, K.A. (2007) Conservation units for Pacific salmon under the Wild Salmon Policy. </w:t>
      </w:r>
      <w:r w:rsidRPr="00FC010F">
        <w:rPr>
          <w:i/>
          <w:noProof/>
        </w:rPr>
        <w:t>Canadian Service Advisory Secretariat Research Document,</w:t>
      </w:r>
      <w:r w:rsidRPr="00FC010F">
        <w:rPr>
          <w:noProof/>
        </w:rPr>
        <w:t xml:space="preserve"> </w:t>
      </w:r>
      <w:r w:rsidRPr="00FC010F">
        <w:rPr>
          <w:b/>
          <w:noProof/>
        </w:rPr>
        <w:t>2007/070,</w:t>
      </w:r>
      <w:r w:rsidRPr="00FC010F">
        <w:rPr>
          <w:noProof/>
        </w:rPr>
        <w:t xml:space="preserve"> 358 p.</w:t>
      </w:r>
    </w:p>
    <w:p w14:paraId="21539FF5" w14:textId="77777777" w:rsidR="00FC010F" w:rsidRPr="00FC010F" w:rsidRDefault="00FC010F" w:rsidP="00FC010F">
      <w:pPr>
        <w:pStyle w:val="EndNoteBibliography"/>
        <w:spacing w:after="0"/>
        <w:ind w:left="720" w:hanging="720"/>
        <w:rPr>
          <w:noProof/>
        </w:rPr>
      </w:pPr>
      <w:r w:rsidRPr="00FC010F">
        <w:rPr>
          <w:noProof/>
        </w:rPr>
        <w:t>Larkin, P.A. (1971) Simulation studies of Adams River sockeye salmon (</w:t>
      </w:r>
      <w:r w:rsidRPr="00FC010F">
        <w:rPr>
          <w:i/>
          <w:noProof/>
        </w:rPr>
        <w:t>Oncorhynchus nerka</w:t>
      </w:r>
      <w:r w:rsidRPr="00FC010F">
        <w:rPr>
          <w:noProof/>
        </w:rPr>
        <w:t xml:space="preserve">). </w:t>
      </w:r>
      <w:r w:rsidRPr="00FC010F">
        <w:rPr>
          <w:i/>
          <w:noProof/>
        </w:rPr>
        <w:t>Journal Fisheries Research Board of Canada,</w:t>
      </w:r>
      <w:r w:rsidRPr="00FC010F">
        <w:rPr>
          <w:noProof/>
        </w:rPr>
        <w:t xml:space="preserve"> </w:t>
      </w:r>
      <w:r w:rsidRPr="00FC010F">
        <w:rPr>
          <w:b/>
          <w:noProof/>
        </w:rPr>
        <w:t>28,</w:t>
      </w:r>
      <w:r w:rsidRPr="00FC010F">
        <w:rPr>
          <w:noProof/>
        </w:rPr>
        <w:t xml:space="preserve"> 1493-1502.</w:t>
      </w:r>
    </w:p>
    <w:p w14:paraId="6A31AC2F" w14:textId="77777777" w:rsidR="00FC010F" w:rsidRPr="00FC010F" w:rsidRDefault="00FC010F" w:rsidP="00FC010F">
      <w:pPr>
        <w:pStyle w:val="EndNoteBibliography"/>
        <w:spacing w:after="0"/>
        <w:ind w:left="720" w:hanging="720"/>
        <w:rPr>
          <w:noProof/>
        </w:rPr>
      </w:pPr>
      <w:r w:rsidRPr="00FC010F">
        <w:rPr>
          <w:noProof/>
        </w:rPr>
        <w:t xml:space="preserve">Loreau, M. &amp; de Mazancourt, C. (2008) Species synchrony and its drivers: neutral and nonneutral community dynamics in fluctuating environments </w:t>
      </w:r>
      <w:r w:rsidRPr="00FC010F">
        <w:rPr>
          <w:i/>
          <w:noProof/>
        </w:rPr>
        <w:t>The American Naturalist,</w:t>
      </w:r>
      <w:r w:rsidRPr="00FC010F">
        <w:rPr>
          <w:noProof/>
        </w:rPr>
        <w:t xml:space="preserve"> </w:t>
      </w:r>
      <w:r w:rsidRPr="00FC010F">
        <w:rPr>
          <w:b/>
          <w:noProof/>
        </w:rPr>
        <w:t>172,</w:t>
      </w:r>
      <w:r w:rsidRPr="00FC010F">
        <w:rPr>
          <w:noProof/>
        </w:rPr>
        <w:t xml:space="preserve"> E48-E66.</w:t>
      </w:r>
    </w:p>
    <w:p w14:paraId="5D674F3D" w14:textId="77777777" w:rsidR="00FC010F" w:rsidRPr="00FC010F" w:rsidRDefault="00FC010F" w:rsidP="00FC010F">
      <w:pPr>
        <w:pStyle w:val="EndNoteBibliography"/>
        <w:spacing w:after="0"/>
        <w:ind w:left="720" w:hanging="720"/>
        <w:rPr>
          <w:noProof/>
        </w:rPr>
      </w:pPr>
      <w:r w:rsidRPr="00FC010F">
        <w:rPr>
          <w:noProof/>
        </w:rPr>
        <w:t>Macdonald, J.S. (2000) Mortality during the migration of Fraser River sockeye salmon (</w:t>
      </w:r>
      <w:r w:rsidRPr="00FC010F">
        <w:rPr>
          <w:i/>
          <w:noProof/>
        </w:rPr>
        <w:t>Oncorhynchus nerka</w:t>
      </w:r>
      <w:r w:rsidRPr="00FC010F">
        <w:rPr>
          <w:noProof/>
        </w:rPr>
        <w:t xml:space="preserve">): a study of the effect of ocean and river environmental conditions in 1997. </w:t>
      </w:r>
      <w:r w:rsidRPr="00FC010F">
        <w:rPr>
          <w:i/>
          <w:noProof/>
        </w:rPr>
        <w:t>Canadian Technical Report of Fisheries and Aquatic Sciences,</w:t>
      </w:r>
      <w:r w:rsidRPr="00FC010F">
        <w:rPr>
          <w:noProof/>
        </w:rPr>
        <w:t xml:space="preserve"> </w:t>
      </w:r>
      <w:r w:rsidRPr="00FC010F">
        <w:rPr>
          <w:b/>
          <w:noProof/>
        </w:rPr>
        <w:t>2315,</w:t>
      </w:r>
      <w:r w:rsidRPr="00FC010F">
        <w:rPr>
          <w:noProof/>
        </w:rPr>
        <w:t xml:space="preserve"> 120 p.</w:t>
      </w:r>
    </w:p>
    <w:p w14:paraId="72569BF4" w14:textId="77777777" w:rsidR="00FC010F" w:rsidRPr="00FC010F" w:rsidRDefault="00FC010F" w:rsidP="00FC010F">
      <w:pPr>
        <w:pStyle w:val="EndNoteBibliography"/>
        <w:spacing w:after="0"/>
        <w:ind w:left="720" w:hanging="720"/>
        <w:rPr>
          <w:noProof/>
        </w:rPr>
      </w:pPr>
      <w:r w:rsidRPr="00FC010F">
        <w:rPr>
          <w:noProof/>
        </w:rPr>
        <w:t xml:space="preserve">Mueter, F.J., Pyper, B.J. &amp; Peterman, R.M. (2005) Relationships between Coastal Ocean Conditions and Survival Rates of Northeast Pacific Salmon at Multiple Lags. </w:t>
      </w:r>
      <w:r w:rsidRPr="00FC010F">
        <w:rPr>
          <w:i/>
          <w:noProof/>
        </w:rPr>
        <w:t>Transactions of the American Fisheries Society,</w:t>
      </w:r>
      <w:r w:rsidRPr="00FC010F">
        <w:rPr>
          <w:noProof/>
        </w:rPr>
        <w:t xml:space="preserve"> </w:t>
      </w:r>
      <w:r w:rsidRPr="00FC010F">
        <w:rPr>
          <w:b/>
          <w:noProof/>
        </w:rPr>
        <w:t>134,</w:t>
      </w:r>
      <w:r w:rsidRPr="00FC010F">
        <w:rPr>
          <w:noProof/>
        </w:rPr>
        <w:t xml:space="preserve"> 105-119.</w:t>
      </w:r>
    </w:p>
    <w:p w14:paraId="29142EC1" w14:textId="77777777" w:rsidR="00FC010F" w:rsidRPr="00FC010F" w:rsidRDefault="00FC010F" w:rsidP="00FC010F">
      <w:pPr>
        <w:pStyle w:val="EndNoteBibliography"/>
        <w:spacing w:after="0"/>
        <w:ind w:left="720" w:hanging="720"/>
        <w:rPr>
          <w:noProof/>
        </w:rPr>
      </w:pPr>
      <w:r w:rsidRPr="00FC010F">
        <w:rPr>
          <w:noProof/>
        </w:rPr>
        <w:t>Pestal, G., Huang, A.-M. &amp; Cass, A. (2011) Updated methods for assessing harvest rules for Fraser River sockeye salmon (</w:t>
      </w:r>
      <w:r w:rsidRPr="00FC010F">
        <w:rPr>
          <w:i/>
          <w:noProof/>
        </w:rPr>
        <w:t>Oncorhynchus nerka</w:t>
      </w:r>
      <w:r w:rsidRPr="00FC010F">
        <w:rPr>
          <w:noProof/>
        </w:rPr>
        <w:t xml:space="preserve">). </w:t>
      </w:r>
      <w:r w:rsidRPr="00FC010F">
        <w:rPr>
          <w:i/>
          <w:noProof/>
        </w:rPr>
        <w:t>Canadian Science Advisory Secretariat Research Document 2011/133</w:t>
      </w:r>
      <w:r w:rsidRPr="00FC010F">
        <w:rPr>
          <w:b/>
          <w:noProof/>
        </w:rPr>
        <w:t>,</w:t>
      </w:r>
      <w:r w:rsidRPr="00FC010F">
        <w:rPr>
          <w:noProof/>
        </w:rPr>
        <w:t xml:space="preserve"> 175 p.</w:t>
      </w:r>
    </w:p>
    <w:p w14:paraId="23000D1F" w14:textId="77777777" w:rsidR="00FC010F" w:rsidRPr="00FC010F" w:rsidRDefault="00FC010F" w:rsidP="00FC010F">
      <w:pPr>
        <w:pStyle w:val="EndNoteBibliography"/>
        <w:spacing w:after="0"/>
        <w:ind w:left="720" w:hanging="720"/>
        <w:rPr>
          <w:noProof/>
        </w:rPr>
      </w:pPr>
      <w:r w:rsidRPr="00FC010F">
        <w:rPr>
          <w:noProof/>
        </w:rPr>
        <w:t>Peterman, Randall M. &amp; Dorner, B. (2012) A widespread decrease in productivity of Sockeye Salmon (</w:t>
      </w:r>
      <w:r w:rsidRPr="00FC010F">
        <w:rPr>
          <w:i/>
          <w:noProof/>
        </w:rPr>
        <w:t>Oncorhynchus nerka</w:t>
      </w:r>
      <w:r w:rsidRPr="00FC010F">
        <w:rPr>
          <w:noProof/>
        </w:rPr>
        <w:t xml:space="preserve">) populations in western North America. </w:t>
      </w:r>
      <w:r w:rsidRPr="00FC010F">
        <w:rPr>
          <w:i/>
          <w:noProof/>
        </w:rPr>
        <w:t>Canadian Journal of Fisheries and Aquatic Sciences,</w:t>
      </w:r>
      <w:r w:rsidRPr="00FC010F">
        <w:rPr>
          <w:noProof/>
        </w:rPr>
        <w:t xml:space="preserve"> </w:t>
      </w:r>
      <w:r w:rsidRPr="00FC010F">
        <w:rPr>
          <w:b/>
          <w:noProof/>
        </w:rPr>
        <w:t>69,</w:t>
      </w:r>
      <w:r w:rsidRPr="00FC010F">
        <w:rPr>
          <w:noProof/>
        </w:rPr>
        <w:t xml:space="preserve"> 1255-1260.</w:t>
      </w:r>
    </w:p>
    <w:p w14:paraId="40F5CC91" w14:textId="77777777" w:rsidR="00FC010F" w:rsidRPr="00FC010F" w:rsidRDefault="00FC010F" w:rsidP="00FC010F">
      <w:pPr>
        <w:pStyle w:val="EndNoteBibliography"/>
        <w:spacing w:after="0"/>
        <w:ind w:left="720" w:hanging="720"/>
        <w:rPr>
          <w:noProof/>
        </w:rPr>
      </w:pPr>
      <w:r w:rsidRPr="00FC010F">
        <w:rPr>
          <w:noProof/>
        </w:rPr>
        <w:t xml:space="preserve">Ricker, W.E. (1975) Computation and interpretation of biological statistics of fish populations. </w:t>
      </w:r>
      <w:r w:rsidRPr="00FC010F">
        <w:rPr>
          <w:i/>
          <w:noProof/>
        </w:rPr>
        <w:t>Fisheries Research Board of Canada Bulletin,</w:t>
      </w:r>
      <w:r w:rsidRPr="00FC010F">
        <w:rPr>
          <w:noProof/>
        </w:rPr>
        <w:t xml:space="preserve"> </w:t>
      </w:r>
      <w:r w:rsidRPr="00FC010F">
        <w:rPr>
          <w:b/>
          <w:noProof/>
        </w:rPr>
        <w:t>191</w:t>
      </w:r>
      <w:r w:rsidRPr="00FC010F">
        <w:rPr>
          <w:noProof/>
        </w:rPr>
        <w:t>.</w:t>
      </w:r>
    </w:p>
    <w:p w14:paraId="56CA69F4" w14:textId="77777777" w:rsidR="00FC010F" w:rsidRPr="00FC010F" w:rsidRDefault="00FC010F" w:rsidP="00FC010F">
      <w:pPr>
        <w:pStyle w:val="EndNoteBibliography"/>
        <w:spacing w:after="0"/>
        <w:ind w:left="720" w:hanging="720"/>
        <w:rPr>
          <w:noProof/>
        </w:rPr>
      </w:pPr>
      <w:r w:rsidRPr="00FC010F">
        <w:rPr>
          <w:noProof/>
        </w:rPr>
        <w:t xml:space="preserve">Satterthwaite, W.H. &amp; Carlson, S.M. (2015) Weakening portfolio effect strength in a hatchery-supplemented Chinook salmon population complex. </w:t>
      </w:r>
      <w:r w:rsidRPr="00FC010F">
        <w:rPr>
          <w:i/>
          <w:noProof/>
        </w:rPr>
        <w:t>Canadian Journal of Fisheries and Aquatic Sciences,</w:t>
      </w:r>
      <w:r w:rsidRPr="00FC010F">
        <w:rPr>
          <w:noProof/>
        </w:rPr>
        <w:t xml:space="preserve"> </w:t>
      </w:r>
      <w:r w:rsidRPr="00FC010F">
        <w:rPr>
          <w:b/>
          <w:noProof/>
        </w:rPr>
        <w:t>72,</w:t>
      </w:r>
      <w:r w:rsidRPr="00FC010F">
        <w:rPr>
          <w:noProof/>
        </w:rPr>
        <w:t xml:space="preserve"> 1860-1875.</w:t>
      </w:r>
    </w:p>
    <w:p w14:paraId="3EE1009B" w14:textId="77777777" w:rsidR="00FC010F" w:rsidRPr="00FC010F" w:rsidRDefault="00FC010F" w:rsidP="00FC010F">
      <w:pPr>
        <w:pStyle w:val="EndNoteBibliography"/>
        <w:spacing w:after="0"/>
        <w:ind w:left="720" w:hanging="720"/>
        <w:rPr>
          <w:noProof/>
        </w:rPr>
      </w:pPr>
      <w:r w:rsidRPr="00FC010F">
        <w:rPr>
          <w:noProof/>
        </w:rPr>
        <w:t xml:space="preserve">Schindler, D.E., Armstrong, J.B. &amp; Reed, T.E. (2015) The portfolio concept in ecology and evolution. </w:t>
      </w:r>
      <w:r w:rsidRPr="00FC010F">
        <w:rPr>
          <w:i/>
          <w:noProof/>
        </w:rPr>
        <w:t>Frontiers in Ecology and the Environment,</w:t>
      </w:r>
      <w:r w:rsidRPr="00FC010F">
        <w:rPr>
          <w:noProof/>
        </w:rPr>
        <w:t xml:space="preserve"> </w:t>
      </w:r>
      <w:r w:rsidRPr="00FC010F">
        <w:rPr>
          <w:b/>
          <w:noProof/>
        </w:rPr>
        <w:t>13,</w:t>
      </w:r>
      <w:r w:rsidRPr="00FC010F">
        <w:rPr>
          <w:noProof/>
        </w:rPr>
        <w:t xml:space="preserve"> 257-263.</w:t>
      </w:r>
    </w:p>
    <w:p w14:paraId="67FCEB9E" w14:textId="77777777" w:rsidR="00FC010F" w:rsidRPr="00FC010F" w:rsidRDefault="00FC010F" w:rsidP="00FC010F">
      <w:pPr>
        <w:pStyle w:val="EndNoteBibliography"/>
        <w:spacing w:after="0"/>
        <w:ind w:left="720" w:hanging="720"/>
        <w:rPr>
          <w:noProof/>
        </w:rPr>
      </w:pPr>
      <w:r w:rsidRPr="00FC010F">
        <w:rPr>
          <w:noProof/>
        </w:rPr>
        <w:t xml:space="preserve">Thibaut, L.M. &amp; Connolly, S.R. (2013) Understanding diversity-stability relationships: towards a unified model of portfolio effects. </w:t>
      </w:r>
      <w:r w:rsidRPr="00FC010F">
        <w:rPr>
          <w:i/>
          <w:noProof/>
        </w:rPr>
        <w:t>Ecology Letters,</w:t>
      </w:r>
      <w:r w:rsidRPr="00FC010F">
        <w:rPr>
          <w:noProof/>
        </w:rPr>
        <w:t xml:space="preserve"> </w:t>
      </w:r>
      <w:r w:rsidRPr="00FC010F">
        <w:rPr>
          <w:b/>
          <w:noProof/>
        </w:rPr>
        <w:t>16,</w:t>
      </w:r>
      <w:r w:rsidRPr="00FC010F">
        <w:rPr>
          <w:noProof/>
        </w:rPr>
        <w:t xml:space="preserve"> 140-150.</w:t>
      </w:r>
    </w:p>
    <w:p w14:paraId="281ED97F" w14:textId="77777777" w:rsidR="00FC010F" w:rsidRPr="00FC010F" w:rsidRDefault="00FC010F" w:rsidP="00FC010F">
      <w:pPr>
        <w:pStyle w:val="EndNoteBibliography"/>
        <w:spacing w:after="0"/>
        <w:ind w:left="720" w:hanging="720"/>
        <w:rPr>
          <w:noProof/>
        </w:rPr>
      </w:pPr>
      <w:r w:rsidRPr="00FC010F">
        <w:rPr>
          <w:noProof/>
        </w:rPr>
        <w:t xml:space="preserve">Thomson, R.E., Beamish, R.J., Beacham, T.D., Trudel, M., Whitfield, P.H. &amp; Hourston, R.A.S. (2012) Anomalous ocean conditions may explain the recent extreme variability in Fraser River Sockeye Salmon production. </w:t>
      </w:r>
      <w:r w:rsidRPr="00FC010F">
        <w:rPr>
          <w:i/>
          <w:noProof/>
        </w:rPr>
        <w:t>Marine and Coastal Fisheries,</w:t>
      </w:r>
      <w:r w:rsidRPr="00FC010F">
        <w:rPr>
          <w:noProof/>
        </w:rPr>
        <w:t xml:space="preserve"> </w:t>
      </w:r>
      <w:r w:rsidRPr="00FC010F">
        <w:rPr>
          <w:b/>
          <w:noProof/>
        </w:rPr>
        <w:t>4,</w:t>
      </w:r>
      <w:r w:rsidRPr="00FC010F">
        <w:rPr>
          <w:noProof/>
        </w:rPr>
        <w:t xml:space="preserve"> 415-437.</w:t>
      </w:r>
    </w:p>
    <w:p w14:paraId="392CEF95" w14:textId="77777777" w:rsidR="00FC010F" w:rsidRPr="00FC010F" w:rsidRDefault="00FC010F" w:rsidP="00FC010F">
      <w:pPr>
        <w:pStyle w:val="EndNoteBibliography"/>
        <w:spacing w:after="0"/>
        <w:ind w:left="720" w:hanging="720"/>
        <w:rPr>
          <w:noProof/>
        </w:rPr>
      </w:pPr>
      <w:r w:rsidRPr="00FC010F">
        <w:rPr>
          <w:noProof/>
        </w:rPr>
        <w:t xml:space="preserve">Tilman, D., Isbell, F. &amp; Cowles, J.M. (2014) Biodiversity and ecosystem functioning. </w:t>
      </w:r>
      <w:r w:rsidRPr="00FC010F">
        <w:rPr>
          <w:i/>
          <w:noProof/>
        </w:rPr>
        <w:t>Annual Review of Ecology, Evolution, and Systematics,</w:t>
      </w:r>
      <w:r w:rsidRPr="00FC010F">
        <w:rPr>
          <w:noProof/>
        </w:rPr>
        <w:t xml:space="preserve"> </w:t>
      </w:r>
      <w:r w:rsidRPr="00FC010F">
        <w:rPr>
          <w:b/>
          <w:noProof/>
        </w:rPr>
        <w:t>45,</w:t>
      </w:r>
      <w:r w:rsidRPr="00FC010F">
        <w:rPr>
          <w:noProof/>
        </w:rPr>
        <w:t xml:space="preserve"> 471-493.</w:t>
      </w:r>
    </w:p>
    <w:p w14:paraId="6750D2A7" w14:textId="77777777" w:rsidR="00FC010F" w:rsidRPr="00FC010F" w:rsidRDefault="00FC010F" w:rsidP="00FC010F">
      <w:pPr>
        <w:pStyle w:val="EndNoteBibliography"/>
        <w:ind w:left="720" w:hanging="720"/>
        <w:rPr>
          <w:noProof/>
        </w:rPr>
      </w:pPr>
      <w:r w:rsidRPr="00FC010F">
        <w:rPr>
          <w:noProof/>
        </w:rPr>
        <w:t xml:space="preserve">Tucker, S., Trudel, M., Welch, D.W., Candy, J.R., Morris, J.F.T., Thiess, M.E., Wallace, C., Teel, D.J., Crawford, W., Farley, E.V. &amp; Beacham, T.D. (2009) Seasonal stock-specific migrations of juvenile Sockeye Salmon along the west coast of North America: implications for growth. </w:t>
      </w:r>
      <w:r w:rsidRPr="00FC010F">
        <w:rPr>
          <w:i/>
          <w:noProof/>
        </w:rPr>
        <w:t>Transactions of the American Fisheries Society,</w:t>
      </w:r>
      <w:r w:rsidRPr="00FC010F">
        <w:rPr>
          <w:noProof/>
        </w:rPr>
        <w:t xml:space="preserve"> </w:t>
      </w:r>
      <w:r w:rsidRPr="00FC010F">
        <w:rPr>
          <w:b/>
          <w:noProof/>
        </w:rPr>
        <w:t>138,</w:t>
      </w:r>
      <w:r w:rsidRPr="00FC010F">
        <w:rPr>
          <w:noProof/>
        </w:rPr>
        <w:t xml:space="preserve"> 1458-1480.</w:t>
      </w:r>
    </w:p>
    <w:p w14:paraId="3E0FE7E0" w14:textId="11117F64"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592C4A" w:rsidRDefault="00592C4A">
      <w:pPr>
        <w:pStyle w:val="CommentText"/>
      </w:pPr>
      <w:r>
        <w:rPr>
          <w:rStyle w:val="CommentReference"/>
        </w:rPr>
        <w:annotationRef/>
      </w:r>
      <w:r>
        <w:t>Considering dropping this paragraph</w:t>
      </w:r>
    </w:p>
  </w:comment>
  <w:comment w:id="1" w:author="DFO-MPO" w:date="2018-10-02T11:00:00Z" w:initials="D">
    <w:p w14:paraId="0EF4E9EE" w14:textId="77777777" w:rsidR="00592C4A" w:rsidRDefault="00592C4A"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592C4A" w:rsidRDefault="00592C4A" w:rsidP="00DB21CE">
      <w:pPr>
        <w:pStyle w:val="CommentText"/>
      </w:pPr>
      <w:r>
        <w:rPr>
          <w:rStyle w:val="CommentReference"/>
        </w:rPr>
        <w:annotationRef/>
      </w:r>
      <w:r>
        <w:t xml:space="preserve"> </w:t>
      </w:r>
    </w:p>
    <w:p w14:paraId="12D15DE6" w14:textId="7BFBD768" w:rsidR="00592C4A" w:rsidRPr="00D31645" w:rsidRDefault="00592C4A"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592C4A" w:rsidRDefault="00592C4A">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592C4A" w:rsidRPr="00C35C3B" w:rsidRDefault="00592C4A">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5" w:author="Cameron Freshwater" w:date="2018-10-30T13:22:00Z" w:initials="CF">
    <w:p w14:paraId="64938C57" w14:textId="4F4B8C0F" w:rsidR="00592C4A" w:rsidRDefault="00592C4A">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592C4A" w:rsidRDefault="00592C4A">
      <w:pPr>
        <w:pStyle w:val="CommentText"/>
      </w:pPr>
    </w:p>
    <w:p w14:paraId="20490879" w14:textId="259A955C" w:rsidR="00592C4A" w:rsidRDefault="00592C4A">
      <w:pPr>
        <w:pStyle w:val="CommentText"/>
      </w:pPr>
      <w:r>
        <w:t xml:space="preserve">I feel as though it would be helpful to present these as distributions (e.g. of hypothetical </w:t>
      </w:r>
      <w:proofErr w:type="spellStart"/>
      <w:r>
        <w:t>spawner</w:t>
      </w:r>
      <w:proofErr w:type="spellEnd"/>
      <w:r>
        <w:t xml:space="preserve"> returns) so that readers aren’t underwhelmed, but I’m not sure how to do so in a way that flows well. Is this a good/bad idea? Any suggestions?</w:t>
      </w:r>
    </w:p>
  </w:comment>
  <w:comment w:id="7" w:author="DFO-MPO" w:date="2018-10-11T14:44:00Z" w:initials="D">
    <w:p w14:paraId="7D7A8B92" w14:textId="3FA3C2AC" w:rsidR="00592C4A" w:rsidRDefault="00592C4A">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592C4A" w:rsidRDefault="00592C4A">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Cameron Freshwater" w:date="2018-09-02T14:33:00Z" w:initials="CF">
    <w:p w14:paraId="2D38F0B1" w14:textId="77777777" w:rsidR="00592C4A" w:rsidRDefault="00592C4A"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592C4A" w:rsidRDefault="00592C4A"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592C4A" w:rsidRDefault="00592C4A" w:rsidP="00350F95">
      <w:pPr>
        <w:pStyle w:val="CommentText"/>
      </w:pPr>
      <w:r>
        <w:rPr>
          <w:rStyle w:val="CommentReference"/>
        </w:rPr>
        <w:annotationRef/>
      </w:r>
      <w:r>
        <w:t>Not sure whether to leave these CU-specific results in given how long the paper is already…</w:t>
      </w:r>
    </w:p>
  </w:comment>
  <w:comment w:id="12" w:author="Cameron Freshwater" w:date="2018-10-28T11:10:00Z" w:initials="CF">
    <w:p w14:paraId="71053416" w14:textId="3A51D077" w:rsidR="00592C4A" w:rsidRDefault="00592C4A">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89&lt;/item&gt;&lt;item&gt;490&lt;/item&gt;&lt;item&gt;592&lt;/item&gt;&lt;item&gt;637&lt;/item&gt;&lt;item&gt;705&lt;/item&gt;&lt;item&gt;1205&lt;/item&gt;&lt;item&gt;1515&lt;/item&gt;&lt;item&gt;1588&lt;/item&gt;&lt;item&gt;1590&lt;/item&gt;&lt;item&gt;1602&lt;/item&gt;&lt;item&gt;1683&lt;/item&gt;&lt;item&gt;1711&lt;/item&gt;&lt;item&gt;1847&lt;/item&gt;&lt;item&gt;1865&lt;/item&gt;&lt;item&gt;1866&lt;/item&gt;&lt;item&gt;2034&lt;/item&gt;&lt;item&gt;2036&lt;/item&gt;&lt;item&gt;2208&lt;/item&gt;&lt;item&gt;2210&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3564"/>
    <w:rsid w:val="0041059E"/>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92C4A"/>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E7C0A"/>
    <w:rsid w:val="00AF0717"/>
    <w:rsid w:val="00AF3F2B"/>
    <w:rsid w:val="00AF52E0"/>
    <w:rsid w:val="00B0073E"/>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42DD1"/>
    <w:rsid w:val="00F538DD"/>
    <w:rsid w:val="00F6484A"/>
    <w:rsid w:val="00F70F29"/>
    <w:rsid w:val="00F73E55"/>
    <w:rsid w:val="00F8225F"/>
    <w:rsid w:val="00F8390D"/>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CEDC55-4B06-B142-9AD2-FB3E47793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TotalTime>
  <Pages>32</Pages>
  <Words>11208</Words>
  <Characters>63886</Characters>
  <Application>Microsoft Macintosh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74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42</cp:revision>
  <cp:lastPrinted>2018-05-03T17:52:00Z</cp:lastPrinted>
  <dcterms:created xsi:type="dcterms:W3CDTF">2018-10-06T16:58:00Z</dcterms:created>
  <dcterms:modified xsi:type="dcterms:W3CDTF">2018-11-06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